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175EF" w:rsidRDefault="00D175EF" w:rsidP="00D175EF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 S1. Strains used in this study</w:t>
      </w:r>
    </w:p>
    <w:tbl>
      <w:tblPr>
        <w:tblStyle w:val="TableGrid"/>
        <w:tblW w:w="9606" w:type="dxa"/>
        <w:tblLook w:val="04A0" w:firstRow="1" w:lastRow="0" w:firstColumn="1" w:lastColumn="0" w:noHBand="0" w:noVBand="1"/>
      </w:tblPr>
      <w:tblGrid>
        <w:gridCol w:w="3227"/>
        <w:gridCol w:w="3969"/>
        <w:gridCol w:w="2410"/>
      </w:tblGrid>
      <w:tr w:rsidR="00D175EF" w:rsidTr="00A25887">
        <w:tc>
          <w:tcPr>
            <w:tcW w:w="3227" w:type="dxa"/>
          </w:tcPr>
          <w:p w:rsidR="00D175EF" w:rsidRPr="000C05C8" w:rsidRDefault="00D175EF" w:rsidP="00615C3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C05C8">
              <w:rPr>
                <w:rFonts w:ascii="Times New Roman" w:hAnsi="Times New Roman" w:cs="Times New Roman"/>
                <w:b/>
                <w:sz w:val="24"/>
                <w:szCs w:val="24"/>
              </w:rPr>
              <w:t>Strain</w:t>
            </w:r>
          </w:p>
        </w:tc>
        <w:tc>
          <w:tcPr>
            <w:tcW w:w="3969" w:type="dxa"/>
          </w:tcPr>
          <w:p w:rsidR="00D175EF" w:rsidRPr="000C05C8" w:rsidRDefault="00D175EF" w:rsidP="00615C3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C05C8">
              <w:rPr>
                <w:rFonts w:ascii="Times New Roman" w:hAnsi="Times New Roman" w:cs="Times New Roman"/>
                <w:b/>
                <w:sz w:val="24"/>
                <w:szCs w:val="24"/>
              </w:rPr>
              <w:t>Features</w:t>
            </w:r>
          </w:p>
        </w:tc>
        <w:tc>
          <w:tcPr>
            <w:tcW w:w="2410" w:type="dxa"/>
          </w:tcPr>
          <w:p w:rsidR="00D175EF" w:rsidRPr="000C05C8" w:rsidRDefault="00D175EF" w:rsidP="00615C3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C05C8">
              <w:rPr>
                <w:rFonts w:ascii="Times New Roman" w:hAnsi="Times New Roman" w:cs="Times New Roman"/>
                <w:b/>
                <w:sz w:val="24"/>
                <w:szCs w:val="24"/>
              </w:rPr>
              <w:t>Source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/Reference</w:t>
            </w:r>
          </w:p>
        </w:tc>
      </w:tr>
      <w:tr w:rsidR="00D175EF" w:rsidTr="00A25887">
        <w:tc>
          <w:tcPr>
            <w:tcW w:w="3227" w:type="dxa"/>
          </w:tcPr>
          <w:p w:rsidR="00D175EF" w:rsidRPr="00053E88" w:rsidRDefault="00D175EF" w:rsidP="00765FEA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053E88">
              <w:rPr>
                <w:rFonts w:ascii="Times New Roman" w:hAnsi="Times New Roman" w:cs="Times New Roman"/>
                <w:i/>
                <w:sz w:val="24"/>
                <w:szCs w:val="24"/>
              </w:rPr>
              <w:t>Nocardia</w:t>
            </w:r>
            <w:proofErr w:type="spellEnd"/>
            <w:r w:rsidRPr="00053E88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053E88">
              <w:rPr>
                <w:rFonts w:ascii="Times New Roman" w:hAnsi="Times New Roman" w:cs="Times New Roman"/>
                <w:i/>
                <w:sz w:val="24"/>
                <w:szCs w:val="24"/>
              </w:rPr>
              <w:t>brasiliensi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="00A25887">
              <w:rPr>
                <w:rFonts w:ascii="Times New Roman" w:hAnsi="Times New Roman" w:cs="Times New Roman"/>
                <w:sz w:val="24"/>
                <w:szCs w:val="24"/>
              </w:rPr>
              <w:t>AUSMDU0001271</w:t>
            </w:r>
            <w:r w:rsidR="00765FEA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3969" w:type="dxa"/>
          </w:tcPr>
          <w:p w:rsidR="00D175EF" w:rsidRDefault="00D175EF" w:rsidP="00615C3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tient isolate</w:t>
            </w:r>
          </w:p>
        </w:tc>
        <w:tc>
          <w:tcPr>
            <w:tcW w:w="2410" w:type="dxa"/>
          </w:tcPr>
          <w:p w:rsidR="00D175EF" w:rsidRDefault="00D175EF" w:rsidP="00615C3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D175EF" w:rsidTr="00A25887">
        <w:tc>
          <w:tcPr>
            <w:tcW w:w="3227" w:type="dxa"/>
          </w:tcPr>
          <w:p w:rsidR="00D175EF" w:rsidRPr="00053E88" w:rsidRDefault="00D175EF" w:rsidP="00A25887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053E88">
              <w:rPr>
                <w:rFonts w:ascii="Times New Roman" w:hAnsi="Times New Roman" w:cs="Times New Roman"/>
                <w:i/>
                <w:sz w:val="24"/>
                <w:szCs w:val="24"/>
              </w:rPr>
              <w:t>Nocardia</w:t>
            </w:r>
            <w:proofErr w:type="spellEnd"/>
            <w:r w:rsidRPr="00053E88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053E88">
              <w:rPr>
                <w:rFonts w:ascii="Times New Roman" w:hAnsi="Times New Roman" w:cs="Times New Roman"/>
                <w:i/>
                <w:sz w:val="24"/>
                <w:szCs w:val="24"/>
              </w:rPr>
              <w:t>terpenica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="00A25887">
              <w:rPr>
                <w:rFonts w:ascii="Times New Roman" w:hAnsi="Times New Roman" w:cs="Times New Roman"/>
                <w:sz w:val="24"/>
                <w:szCs w:val="24"/>
              </w:rPr>
              <w:t>AUSMDU00012715</w:t>
            </w:r>
          </w:p>
        </w:tc>
        <w:tc>
          <w:tcPr>
            <w:tcW w:w="3969" w:type="dxa"/>
          </w:tcPr>
          <w:p w:rsidR="00D175EF" w:rsidRDefault="00D175EF" w:rsidP="00615C3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tient isolate</w:t>
            </w:r>
          </w:p>
        </w:tc>
        <w:tc>
          <w:tcPr>
            <w:tcW w:w="2410" w:type="dxa"/>
          </w:tcPr>
          <w:p w:rsidR="00D175EF" w:rsidRDefault="00D175EF" w:rsidP="00615C3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D175EF" w:rsidTr="00A25887">
        <w:tc>
          <w:tcPr>
            <w:tcW w:w="3227" w:type="dxa"/>
          </w:tcPr>
          <w:p w:rsidR="00D175EF" w:rsidRPr="00053E88" w:rsidRDefault="00D175EF" w:rsidP="00765FEA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053E88">
              <w:rPr>
                <w:rFonts w:ascii="Times New Roman" w:hAnsi="Times New Roman" w:cs="Times New Roman"/>
                <w:i/>
                <w:sz w:val="24"/>
                <w:szCs w:val="24"/>
              </w:rPr>
              <w:t>Nocardia</w:t>
            </w:r>
            <w:proofErr w:type="spellEnd"/>
            <w:r w:rsidRPr="00053E88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053E88">
              <w:rPr>
                <w:rFonts w:ascii="Times New Roman" w:hAnsi="Times New Roman" w:cs="Times New Roman"/>
                <w:i/>
                <w:sz w:val="24"/>
                <w:szCs w:val="24"/>
              </w:rPr>
              <w:t>uniformi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="00A25887">
              <w:rPr>
                <w:rFonts w:ascii="Times New Roman" w:hAnsi="Times New Roman" w:cs="Times New Roman"/>
                <w:sz w:val="24"/>
                <w:szCs w:val="24"/>
              </w:rPr>
              <w:t>AUSMDU0001271</w:t>
            </w:r>
            <w:r w:rsidR="00765FEA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bookmarkStart w:id="0" w:name="_GoBack"/>
            <w:bookmarkEnd w:id="0"/>
          </w:p>
        </w:tc>
        <w:tc>
          <w:tcPr>
            <w:tcW w:w="3969" w:type="dxa"/>
          </w:tcPr>
          <w:p w:rsidR="00D175EF" w:rsidRDefault="00D175EF" w:rsidP="00615C3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tient isolate</w:t>
            </w:r>
          </w:p>
        </w:tc>
        <w:tc>
          <w:tcPr>
            <w:tcW w:w="2410" w:type="dxa"/>
          </w:tcPr>
          <w:p w:rsidR="00D175EF" w:rsidRDefault="00D175EF" w:rsidP="00615C3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D175EF" w:rsidTr="00A25887">
        <w:tc>
          <w:tcPr>
            <w:tcW w:w="3227" w:type="dxa"/>
          </w:tcPr>
          <w:p w:rsidR="00D175EF" w:rsidRPr="00053E88" w:rsidRDefault="00D175EF" w:rsidP="00A25887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053E88">
              <w:rPr>
                <w:rFonts w:ascii="Times New Roman" w:hAnsi="Times New Roman" w:cs="Times New Roman"/>
                <w:i/>
                <w:sz w:val="24"/>
                <w:szCs w:val="24"/>
              </w:rPr>
              <w:t>Nocardia</w:t>
            </w:r>
            <w:proofErr w:type="spellEnd"/>
            <w:r w:rsidRPr="00053E88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proofErr w:type="spellStart"/>
            <w:r w:rsidRPr="00053E88">
              <w:rPr>
                <w:rFonts w:ascii="Times New Roman" w:hAnsi="Times New Roman" w:cs="Times New Roman"/>
                <w:i/>
                <w:sz w:val="24"/>
                <w:szCs w:val="24"/>
              </w:rPr>
              <w:t>arthritidi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="00A25887">
              <w:rPr>
                <w:rFonts w:ascii="Times New Roman" w:hAnsi="Times New Roman" w:cs="Times New Roman"/>
                <w:sz w:val="24"/>
                <w:szCs w:val="24"/>
              </w:rPr>
              <w:t>AUSMDU00012717</w:t>
            </w:r>
          </w:p>
        </w:tc>
        <w:tc>
          <w:tcPr>
            <w:tcW w:w="3969" w:type="dxa"/>
          </w:tcPr>
          <w:p w:rsidR="00D175EF" w:rsidRDefault="00D175EF" w:rsidP="00615C3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tient isolate</w:t>
            </w:r>
          </w:p>
        </w:tc>
        <w:tc>
          <w:tcPr>
            <w:tcW w:w="2410" w:type="dxa"/>
          </w:tcPr>
          <w:p w:rsidR="00D175EF" w:rsidRDefault="00D175EF" w:rsidP="00615C3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D175EF" w:rsidTr="00A25887">
        <w:tc>
          <w:tcPr>
            <w:tcW w:w="3227" w:type="dxa"/>
          </w:tcPr>
          <w:p w:rsidR="00D175EF" w:rsidRPr="00053E88" w:rsidRDefault="00D175EF" w:rsidP="00615C30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053E88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E. coli </w:t>
            </w:r>
            <w:r w:rsidRPr="00053E88">
              <w:rPr>
                <w:rFonts w:ascii="Times New Roman" w:hAnsi="Times New Roman" w:cs="Times New Roman"/>
                <w:sz w:val="24"/>
                <w:szCs w:val="24"/>
              </w:rPr>
              <w:t>DH10B</w:t>
            </w:r>
          </w:p>
        </w:tc>
        <w:tc>
          <w:tcPr>
            <w:tcW w:w="3969" w:type="dxa"/>
          </w:tcPr>
          <w:p w:rsidR="00D175EF" w:rsidRPr="00A65E53" w:rsidRDefault="00D175EF" w:rsidP="00615C3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53BD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F– </w:t>
            </w:r>
            <w:proofErr w:type="spellStart"/>
            <w:r w:rsidRPr="00553BDC">
              <w:rPr>
                <w:rStyle w:val="Emphasis"/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mcr</w:t>
            </w:r>
            <w:r w:rsidRPr="00553BD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Δ</w:t>
            </w:r>
            <w:proofErr w:type="spellEnd"/>
            <w:r w:rsidRPr="00553BD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(</w:t>
            </w:r>
            <w:proofErr w:type="spellStart"/>
            <w:r w:rsidRPr="00553BDC">
              <w:rPr>
                <w:rStyle w:val="Emphasis"/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mrr</w:t>
            </w:r>
            <w:r w:rsidRPr="00553BD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-</w:t>
            </w:r>
            <w:r w:rsidRPr="00553BDC">
              <w:rPr>
                <w:rStyle w:val="Emphasis"/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hsd</w:t>
            </w:r>
            <w:r w:rsidRPr="00553BD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RMS-</w:t>
            </w:r>
            <w:r w:rsidRPr="00553BDC">
              <w:rPr>
                <w:rStyle w:val="Emphasis"/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mcr</w:t>
            </w:r>
            <w:r w:rsidRPr="00553BD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C</w:t>
            </w:r>
            <w:proofErr w:type="spellEnd"/>
            <w:r w:rsidRPr="00553BD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) Φ80</w:t>
            </w:r>
            <w:r w:rsidRPr="00553BDC">
              <w:rPr>
                <w:rStyle w:val="Emphasis"/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lac</w:t>
            </w:r>
            <w:r w:rsidRPr="00553BD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Z ΔM15 Δ</w:t>
            </w:r>
            <w:r w:rsidRPr="00553BDC">
              <w:rPr>
                <w:rStyle w:val="Emphasis"/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lac</w:t>
            </w:r>
            <w:r w:rsidRPr="00553BD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X74 </w:t>
            </w:r>
            <w:r w:rsidRPr="00553BDC">
              <w:rPr>
                <w:rStyle w:val="Emphasis"/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rec</w:t>
            </w:r>
            <w:r w:rsidRPr="00553BD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A1 </w:t>
            </w:r>
            <w:r w:rsidRPr="00553BDC">
              <w:rPr>
                <w:rStyle w:val="Emphasis"/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end</w:t>
            </w:r>
            <w:r w:rsidRPr="00553BD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A1 </w:t>
            </w:r>
            <w:r w:rsidRPr="00553BDC">
              <w:rPr>
                <w:rStyle w:val="Emphasis"/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ra</w:t>
            </w:r>
            <w:r w:rsidRPr="00553BD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D139 Δ(</w:t>
            </w:r>
            <w:proofErr w:type="spellStart"/>
            <w:r w:rsidRPr="00553BDC">
              <w:rPr>
                <w:rStyle w:val="Emphasis"/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raleu</w:t>
            </w:r>
            <w:proofErr w:type="spellEnd"/>
            <w:r w:rsidRPr="00553BD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)7697 </w:t>
            </w:r>
            <w:proofErr w:type="spellStart"/>
            <w:r w:rsidRPr="00553BDC">
              <w:rPr>
                <w:rStyle w:val="Emphasis"/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al</w:t>
            </w:r>
            <w:r w:rsidRPr="00553BD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U</w:t>
            </w:r>
            <w:proofErr w:type="spellEnd"/>
            <w:r w:rsidRPr="00553BD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553BDC">
              <w:rPr>
                <w:rStyle w:val="Emphasis"/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al</w:t>
            </w:r>
            <w:r w:rsidRPr="00553BD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</w:t>
            </w:r>
            <w:proofErr w:type="spellEnd"/>
            <w:r w:rsidRPr="00553BD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553BDC">
              <w:rPr>
                <w:rStyle w:val="Emphasis"/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rps</w:t>
            </w:r>
            <w:r w:rsidRPr="00553BD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L</w:t>
            </w:r>
            <w:proofErr w:type="spellEnd"/>
            <w:r w:rsidRPr="00553BD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553BDC">
              <w:rPr>
                <w:rStyle w:val="Emphasis"/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nup</w:t>
            </w:r>
            <w:r w:rsidRPr="00553BD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</w:t>
            </w:r>
            <w:proofErr w:type="spellEnd"/>
            <w:r w:rsidRPr="00553BD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λ–</w:t>
            </w:r>
          </w:p>
        </w:tc>
        <w:tc>
          <w:tcPr>
            <w:tcW w:w="2410" w:type="dxa"/>
          </w:tcPr>
          <w:p w:rsidR="00D175EF" w:rsidRDefault="00D175EF" w:rsidP="00615C3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EB</w:t>
            </w:r>
          </w:p>
        </w:tc>
      </w:tr>
      <w:tr w:rsidR="00D175EF" w:rsidTr="00A25887">
        <w:tc>
          <w:tcPr>
            <w:tcW w:w="3227" w:type="dxa"/>
          </w:tcPr>
          <w:p w:rsidR="00D175EF" w:rsidRPr="00053E88" w:rsidRDefault="00D175EF" w:rsidP="00615C30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053E88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E. coli </w:t>
            </w:r>
            <w:r w:rsidRPr="00053E88">
              <w:rPr>
                <w:rFonts w:ascii="Times New Roman" w:hAnsi="Times New Roman" w:cs="Times New Roman"/>
                <w:sz w:val="24"/>
                <w:szCs w:val="24"/>
              </w:rPr>
              <w:t>ET12567</w:t>
            </w:r>
            <w:r w:rsidRPr="00053E88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3F4606">
              <w:rPr>
                <w:rFonts w:ascii="Times New Roman" w:hAnsi="Times New Roman" w:cs="Times New Roman"/>
                <w:sz w:val="24"/>
                <w:szCs w:val="24"/>
              </w:rPr>
              <w:t>(pUZ8002)</w:t>
            </w:r>
          </w:p>
        </w:tc>
        <w:tc>
          <w:tcPr>
            <w:tcW w:w="3969" w:type="dxa"/>
          </w:tcPr>
          <w:p w:rsidR="00D175EF" w:rsidRDefault="00D175EF" w:rsidP="00615C3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onor strain for conjugation of DNA into </w:t>
            </w:r>
            <w:r w:rsidRPr="003F4606">
              <w:rPr>
                <w:rFonts w:ascii="Times New Roman" w:hAnsi="Times New Roman" w:cs="Times New Roman"/>
                <w:i/>
                <w:sz w:val="24"/>
                <w:szCs w:val="24"/>
              </w:rPr>
              <w:t>Streptomyce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an</w:t>
            </w:r>
            <w:r w:rsidRPr="003F4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ml</w:t>
            </w:r>
            <w:r w:rsidRPr="003F4606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R</w:t>
            </w:r>
            <w:proofErr w:type="spellEnd"/>
          </w:p>
        </w:tc>
        <w:tc>
          <w:tcPr>
            <w:tcW w:w="2410" w:type="dxa"/>
          </w:tcPr>
          <w:p w:rsidR="00D175EF" w:rsidRDefault="00D175EF" w:rsidP="00615C3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ieser&lt;/Author&gt;&lt;Year&gt;2000&lt;/Year&gt;&lt;RecNum&gt;3760&lt;/RecNum&gt;&lt;DisplayText&gt;(Kieser et al. 2000)&lt;/DisplayText&gt;&lt;record&gt;&lt;rec-number&gt;3760&lt;/rec-number&gt;&lt;foreign-keys&gt;&lt;key app="EN" db-id="0fsrdftvxfz50qedwfqpxv04rffxr95259fz" timestamp="1426719818"&gt;3760&lt;/key&gt;&lt;key app="ENWeb" db-id=""&gt;0&lt;/key&gt;&lt;/foreign-keys&gt;&lt;ref-type name="Book"&gt;6&lt;/ref-type&gt;&lt;contributors&gt;&lt;authors&gt;&lt;author&gt;Kieser, T.&lt;/author&gt;&lt;author&gt;Bibb, M. J.&lt;/author&gt;&lt;author&gt;Buttner, M. J.&lt;/author&gt;&lt;author&gt;Chater, K. F.&lt;/author&gt;&lt;author&gt;Hopwood, D. A.&lt;/author&gt;&lt;/authors&gt;&lt;/contributors&gt;&lt;titles&gt;&lt;title&gt;Practical Streptomyces Genetics&lt;/title&gt;&lt;/titles&gt;&lt;dates&gt;&lt;year&gt;2000&lt;/year&gt;&lt;/dates&gt;&lt;publisher&gt;The John Innes Foundation&lt;/publisher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Kieser et al. 2000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175EF" w:rsidTr="00A25887">
        <w:tc>
          <w:tcPr>
            <w:tcW w:w="3227" w:type="dxa"/>
          </w:tcPr>
          <w:p w:rsidR="00D175EF" w:rsidRPr="00053E88" w:rsidRDefault="00D175EF" w:rsidP="00615C30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053E88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Streptomyces </w:t>
            </w:r>
            <w:proofErr w:type="spellStart"/>
            <w:r w:rsidRPr="00053E88">
              <w:rPr>
                <w:rFonts w:ascii="Times New Roman" w:hAnsi="Times New Roman" w:cs="Times New Roman"/>
                <w:i/>
                <w:sz w:val="24"/>
                <w:szCs w:val="24"/>
              </w:rPr>
              <w:t>coelicolor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3F4606">
              <w:rPr>
                <w:rFonts w:ascii="Times New Roman" w:hAnsi="Times New Roman" w:cs="Times New Roman"/>
                <w:sz w:val="24"/>
                <w:szCs w:val="24"/>
              </w:rPr>
              <w:t>A095</w:t>
            </w:r>
            <w:r w:rsidRPr="00053E88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3969" w:type="dxa"/>
          </w:tcPr>
          <w:p w:rsidR="00D175EF" w:rsidRDefault="00D175EF" w:rsidP="00615C3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410" w:type="dxa"/>
          </w:tcPr>
          <w:p w:rsidR="00D175EF" w:rsidRDefault="00D175EF" w:rsidP="00615C3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ift from P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eadlay</w:t>
            </w:r>
            <w:proofErr w:type="spellEnd"/>
          </w:p>
        </w:tc>
      </w:tr>
      <w:tr w:rsidR="00D175EF" w:rsidTr="00A25887">
        <w:tc>
          <w:tcPr>
            <w:tcW w:w="3227" w:type="dxa"/>
          </w:tcPr>
          <w:p w:rsidR="00D175EF" w:rsidRPr="00053E88" w:rsidRDefault="00D175EF" w:rsidP="00615C30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053E88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Streptomyces </w:t>
            </w:r>
            <w:proofErr w:type="spellStart"/>
            <w:r w:rsidRPr="00053E88">
              <w:rPr>
                <w:rFonts w:ascii="Times New Roman" w:hAnsi="Times New Roman" w:cs="Times New Roman"/>
                <w:i/>
                <w:sz w:val="24"/>
                <w:szCs w:val="24"/>
              </w:rPr>
              <w:t>lividans</w:t>
            </w:r>
            <w:proofErr w:type="spellEnd"/>
            <w:r w:rsidRPr="00053E88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053E88">
              <w:rPr>
                <w:rFonts w:ascii="Times New Roman" w:hAnsi="Times New Roman" w:cs="Times New Roman"/>
                <w:sz w:val="24"/>
                <w:szCs w:val="24"/>
              </w:rPr>
              <w:t>TK24</w:t>
            </w:r>
          </w:p>
        </w:tc>
        <w:tc>
          <w:tcPr>
            <w:tcW w:w="3969" w:type="dxa"/>
          </w:tcPr>
          <w:p w:rsidR="00D175EF" w:rsidRDefault="00D175EF" w:rsidP="00615C3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410" w:type="dxa"/>
          </w:tcPr>
          <w:p w:rsidR="00D175EF" w:rsidRDefault="00D175EF" w:rsidP="00615C3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ift from P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eadlay</w:t>
            </w:r>
            <w:proofErr w:type="spellEnd"/>
          </w:p>
        </w:tc>
      </w:tr>
      <w:tr w:rsidR="00D175EF" w:rsidTr="00A25887">
        <w:tc>
          <w:tcPr>
            <w:tcW w:w="3227" w:type="dxa"/>
          </w:tcPr>
          <w:p w:rsidR="00D175EF" w:rsidRPr="00053E88" w:rsidRDefault="00D175EF" w:rsidP="00615C30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053E88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Streptomyces </w:t>
            </w:r>
            <w:proofErr w:type="spellStart"/>
            <w:r w:rsidRPr="00053E88">
              <w:rPr>
                <w:rFonts w:ascii="Times New Roman" w:hAnsi="Times New Roman" w:cs="Times New Roman"/>
                <w:i/>
                <w:sz w:val="24"/>
                <w:szCs w:val="24"/>
              </w:rPr>
              <w:t>cinnamonensis</w:t>
            </w:r>
            <w:proofErr w:type="spellEnd"/>
          </w:p>
        </w:tc>
        <w:tc>
          <w:tcPr>
            <w:tcW w:w="3969" w:type="dxa"/>
          </w:tcPr>
          <w:p w:rsidR="00D175EF" w:rsidRDefault="00D175EF" w:rsidP="00615C3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410" w:type="dxa"/>
          </w:tcPr>
          <w:p w:rsidR="00D175EF" w:rsidRDefault="00D175EF" w:rsidP="00615C3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ift from P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eadlay</w:t>
            </w:r>
            <w:proofErr w:type="spellEnd"/>
          </w:p>
        </w:tc>
      </w:tr>
      <w:tr w:rsidR="00D175EF" w:rsidTr="00A25887">
        <w:tc>
          <w:tcPr>
            <w:tcW w:w="3227" w:type="dxa"/>
          </w:tcPr>
          <w:p w:rsidR="00D175EF" w:rsidRPr="003F4606" w:rsidRDefault="00D175EF" w:rsidP="00615C30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F4606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Streptomyces </w:t>
            </w:r>
            <w:proofErr w:type="spellStart"/>
            <w:r w:rsidRPr="003F4606">
              <w:rPr>
                <w:rFonts w:ascii="Times New Roman" w:hAnsi="Times New Roman" w:cs="Times New Roman"/>
                <w:i/>
                <w:sz w:val="24"/>
                <w:szCs w:val="24"/>
              </w:rPr>
              <w:t>albus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553BDC">
              <w:rPr>
                <w:rFonts w:ascii="Times New Roman" w:hAnsi="Times New Roman" w:cs="Times New Roman"/>
                <w:sz w:val="24"/>
                <w:szCs w:val="24"/>
              </w:rPr>
              <w:t>J1074</w:t>
            </w:r>
          </w:p>
        </w:tc>
        <w:tc>
          <w:tcPr>
            <w:tcW w:w="3969" w:type="dxa"/>
          </w:tcPr>
          <w:p w:rsidR="00D175EF" w:rsidRDefault="00D175EF" w:rsidP="00615C3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410" w:type="dxa"/>
          </w:tcPr>
          <w:p w:rsidR="00D175EF" w:rsidRDefault="00D175EF" w:rsidP="00615C30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ift from P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eadlay</w:t>
            </w:r>
            <w:proofErr w:type="spellEnd"/>
          </w:p>
        </w:tc>
      </w:tr>
    </w:tbl>
    <w:p w:rsidR="00340E5E" w:rsidRDefault="00340E5E"/>
    <w:sectPr w:rsidR="00340E5E" w:rsidSect="0070331B">
      <w:pgSz w:w="12240" w:h="15840" w:code="1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4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175EF"/>
    <w:rsid w:val="00340E5E"/>
    <w:rsid w:val="0070331B"/>
    <w:rsid w:val="00765FEA"/>
    <w:rsid w:val="00774EA9"/>
    <w:rsid w:val="00A25887"/>
    <w:rsid w:val="00CC4018"/>
    <w:rsid w:val="00D175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175E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175E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D175EF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175E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175E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D175EF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224</Words>
  <Characters>1282</Characters>
  <Application>Microsoft Office Word</Application>
  <DocSecurity>0</DocSecurity>
  <Lines>10</Lines>
  <Paragraphs>3</Paragraphs>
  <ScaleCrop>false</ScaleCrop>
  <Company>The University of Melbourne</Company>
  <LinksUpToDate>false</LinksUpToDate>
  <CharactersWithSpaces>15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P</dc:creator>
  <cp:lastModifiedBy>SP</cp:lastModifiedBy>
  <cp:revision>6</cp:revision>
  <dcterms:created xsi:type="dcterms:W3CDTF">2018-02-01T23:40:00Z</dcterms:created>
  <dcterms:modified xsi:type="dcterms:W3CDTF">2018-03-16T06:31:00Z</dcterms:modified>
</cp:coreProperties>
</file>